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012E6C">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012E6C">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012E6C">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012E6C">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012E6C">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012E6C">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012E6C">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012E6C">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012E6C">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012E6C">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012E6C">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012E6C">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012E6C">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012E6C">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012E6C">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012E6C">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012E6C">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012E6C">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012E6C">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012E6C">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012E6C">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012E6C">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012E6C">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012E6C">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012E6C">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235C1231" w:rsidR="00F61322" w:rsidRDefault="00F61322" w:rsidP="00F61322">
      <w:r>
        <w:t>On the left of the interface is the “Create Guid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rsidRPr="00012E6C">
        <w:rPr>
          <w:b/>
        </w:rP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rsidRPr="00012E6C">
        <w:rPr>
          <w:b/>
        </w:rPr>
        <w:t>Lipid data:</w:t>
      </w:r>
      <w:r>
        <w:t xml:space="preserve">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012E6C" w:rsidRDefault="006732CA" w:rsidP="00F61322">
      <w:pPr>
        <w:rPr>
          <w:b/>
          <w:sz w:val="24"/>
          <w:szCs w:val="24"/>
        </w:rPr>
      </w:pPr>
      <w:r w:rsidRPr="00012E6C">
        <w:rPr>
          <w:b/>
          <w:sz w:val="24"/>
          <w:szCs w:val="24"/>
        </w:rPr>
        <w:t>Peptide columns:</w:t>
      </w:r>
    </w:p>
    <w:p w14:paraId="6E574EE0" w14:textId="13633985" w:rsidR="005151B4" w:rsidRDefault="003759F2" w:rsidP="00F61322">
      <w:r w:rsidRPr="00012E6C">
        <w:rPr>
          <w:b/>
        </w:rPr>
        <w:t xml:space="preserve">Protein ID </w:t>
      </w:r>
      <w:r w:rsidR="005151B4" w:rsidRPr="00012E6C">
        <w:rPr>
          <w:b/>
        </w:rPr>
        <w:t>–</w:t>
      </w:r>
      <w:r w:rsidR="005151B4">
        <w:t xml:space="preserve"> a unique identification code for the protein this peptide belongs to.</w:t>
      </w:r>
    </w:p>
    <w:p w14:paraId="2679E003" w14:textId="35F03E57" w:rsidR="005151B4" w:rsidRDefault="003759F2" w:rsidP="00F61322">
      <w:r w:rsidRPr="00012E6C">
        <w:rPr>
          <w:b/>
        </w:rPr>
        <w:t>Protein Name</w:t>
      </w:r>
      <w:r w:rsidR="005151B4" w:rsidRPr="00012E6C">
        <w:rPr>
          <w:b/>
        </w:rPr>
        <w:t xml:space="preserve"> –</w:t>
      </w:r>
      <w:r w:rsidR="005151B4">
        <w:t xml:space="preserve"> common name of the parent protein</w:t>
      </w:r>
    </w:p>
    <w:p w14:paraId="2C9397A7" w14:textId="52E6CEC6" w:rsidR="005151B4" w:rsidRDefault="00AE148C" w:rsidP="00F61322">
      <w:r w:rsidRPr="00012E6C">
        <w:rPr>
          <w:b/>
        </w:rPr>
        <w:t xml:space="preserve">Precursor Retention Time (sec) </w:t>
      </w:r>
      <w:r w:rsidR="005151B4" w:rsidRPr="00012E6C">
        <w:rPr>
          <w:b/>
        </w:rPr>
        <w:t>–</w:t>
      </w:r>
      <w:r w:rsidR="005151B4">
        <w:t xml:space="preserve">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012E6C">
        <w:rPr>
          <w:b/>
        </w:rPr>
        <w:t>rt_start</w:t>
      </w:r>
      <w:proofErr w:type="spellEnd"/>
      <w:r w:rsidRPr="00012E6C">
        <w:rPr>
          <w:b/>
        </w:rPr>
        <w:t xml:space="preserve"> </w:t>
      </w:r>
      <w:r w:rsidR="005151B4" w:rsidRPr="00012E6C">
        <w:rPr>
          <w:b/>
        </w:rPr>
        <w:t>–</w:t>
      </w:r>
      <w:r w:rsidR="005151B4">
        <w:t xml:space="preserve"> the start of the elution peak.</w:t>
      </w:r>
      <w:r w:rsidR="005151B4" w:rsidRPr="005151B4">
        <w:t xml:space="preserve"> </w:t>
      </w:r>
    </w:p>
    <w:p w14:paraId="31E790CB" w14:textId="5B320221" w:rsidR="005151B4" w:rsidRPr="00F61322" w:rsidRDefault="00AE148C" w:rsidP="005151B4">
      <w:proofErr w:type="spellStart"/>
      <w:r w:rsidRPr="00012E6C">
        <w:rPr>
          <w:b/>
        </w:rPr>
        <w:t>rt_end</w:t>
      </w:r>
      <w:proofErr w:type="spellEnd"/>
      <w:r w:rsidRPr="00012E6C">
        <w:rPr>
          <w:b/>
        </w:rPr>
        <w:t xml:space="preserve"> </w:t>
      </w:r>
      <w:r w:rsidR="005151B4" w:rsidRPr="00012E6C">
        <w:rPr>
          <w:b/>
        </w:rPr>
        <w:t>–</w:t>
      </w:r>
      <w:r w:rsidR="005151B4">
        <w:t xml:space="preserve"> the end of the elution peak</w:t>
      </w:r>
      <w:r>
        <w:t>.</w:t>
      </w:r>
    </w:p>
    <w:p w14:paraId="1BAA92AA" w14:textId="288893FE" w:rsidR="005151B4" w:rsidRDefault="00AE148C" w:rsidP="005151B4">
      <w:proofErr w:type="spellStart"/>
      <w:r w:rsidRPr="00012E6C">
        <w:rPr>
          <w:b/>
        </w:rPr>
        <w:t>rt_width</w:t>
      </w:r>
      <w:proofErr w:type="spellEnd"/>
      <w:r w:rsidRPr="00012E6C">
        <w:rPr>
          <w:b/>
        </w:rPr>
        <w:t xml:space="preserve"> </w:t>
      </w:r>
      <w:r w:rsidR="005151B4" w:rsidRPr="00012E6C">
        <w:rPr>
          <w:b/>
        </w:rPr>
        <w:t>–</w:t>
      </w:r>
      <w:r w:rsidR="005151B4">
        <w:t xml:space="preserve"> the width of the elution peak. </w:t>
      </w:r>
    </w:p>
    <w:p w14:paraId="79C95234" w14:textId="0EE0DD85" w:rsidR="005151B4" w:rsidRDefault="00AE148C" w:rsidP="005151B4">
      <w:r w:rsidRPr="00012E6C">
        <w:rPr>
          <w:b/>
        </w:rPr>
        <w:t>Precursor m/z</w:t>
      </w:r>
      <w:r w:rsidR="005151B4" w:rsidRPr="00012E6C">
        <w:rPr>
          <w:b/>
        </w:rPr>
        <w:t xml:space="preserve"> –</w:t>
      </w:r>
      <w:r w:rsidR="005151B4">
        <w:t xml:space="preserve"> observed m/z of the peptide</w:t>
      </w:r>
    </w:p>
    <w:p w14:paraId="3B639BE9" w14:textId="549F830B" w:rsidR="005151B4" w:rsidRDefault="00AE148C" w:rsidP="005151B4">
      <w:r w:rsidRPr="00012E6C">
        <w:rPr>
          <w:b/>
        </w:rPr>
        <w:t xml:space="preserve">Peptide Theoretical Mass </w:t>
      </w:r>
      <w:r w:rsidR="005151B4" w:rsidRPr="00012E6C">
        <w:rPr>
          <w:b/>
        </w:rPr>
        <w:t>–</w:t>
      </w:r>
      <w:r w:rsidR="005151B4">
        <w:t xml:space="preserve"> the theoretical neutral mass of this peptide</w:t>
      </w:r>
    </w:p>
    <w:p w14:paraId="77611FC5" w14:textId="77E42926" w:rsidR="005151B4" w:rsidRDefault="00AE148C" w:rsidP="005151B4">
      <w:r w:rsidRPr="00012E6C">
        <w:rPr>
          <w:b/>
        </w:rPr>
        <w:t>Identification Charge</w:t>
      </w:r>
      <w:r w:rsidR="005151B4" w:rsidRPr="00012E6C">
        <w:rPr>
          <w:b/>
        </w:rPr>
        <w:t xml:space="preserve"> –</w:t>
      </w:r>
      <w:r w:rsidR="005151B4">
        <w:t xml:space="preserve"> observed charge state</w:t>
      </w:r>
    </w:p>
    <w:p w14:paraId="640CB882" w14:textId="77777777" w:rsidR="005151B4" w:rsidRDefault="005151B4" w:rsidP="005151B4">
      <w:proofErr w:type="spellStart"/>
      <w:r w:rsidRPr="00012E6C">
        <w:rPr>
          <w:b/>
        </w:rPr>
        <w:t>ptm</w:t>
      </w:r>
      <w:proofErr w:type="spellEnd"/>
      <w:r w:rsidRPr="00012E6C">
        <w:rPr>
          <w:b/>
        </w:rPr>
        <w:t xml:space="preserve"> –</w:t>
      </w:r>
      <w:r>
        <w:t xml:space="preserve"> post translational modifications </w:t>
      </w:r>
      <w:r w:rsidR="00A04033">
        <w:t>observed</w:t>
      </w:r>
    </w:p>
    <w:p w14:paraId="570F3B73" w14:textId="77777777" w:rsidR="00A04033" w:rsidRDefault="00A04033" w:rsidP="00A04033">
      <w:proofErr w:type="spellStart"/>
      <w:r w:rsidRPr="00012E6C">
        <w:rPr>
          <w:b/>
        </w:rPr>
        <w:t>avg_ppm</w:t>
      </w:r>
      <w:proofErr w:type="spellEnd"/>
      <w:r w:rsidRPr="00012E6C">
        <w:rPr>
          <w:b/>
        </w:rPr>
        <w:t xml:space="preserve"> –</w:t>
      </w:r>
      <w:r>
        <w:t xml:space="preserve">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tart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lastRenderedPageBreak/>
        <w:t>end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peptides</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uniqu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 xml:space="preserve">accessions </w:t>
      </w:r>
      <w:r w:rsidR="00C15DBC" w:rsidRPr="00012E6C">
        <w:rPr>
          <w:rFonts w:ascii="Calibri" w:eastAsia="Times New Roman" w:hAnsi="Calibri" w:cs="Calibri"/>
          <w:b/>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species –</w:t>
      </w:r>
      <w:r>
        <w:rPr>
          <w:rFonts w:ascii="Calibri" w:eastAsia="Times New Roman" w:hAnsi="Calibri" w:cs="Calibri"/>
          <w:color w:val="000000"/>
        </w:rPr>
        <w:t xml:space="preserve">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gene_nam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protein_existence</w:t>
      </w:r>
      <w:proofErr w:type="spellEnd"/>
      <w:r w:rsidRPr="00012E6C">
        <w:rPr>
          <w:rFonts w:ascii="Calibri" w:eastAsia="Times New Roman" w:hAnsi="Calibri" w:cs="Calibri"/>
          <w:b/>
          <w:color w:val="000000"/>
        </w:rPr>
        <w:t xml:space="preserve"> </w:t>
      </w:r>
      <w:r w:rsidR="0074383E" w:rsidRPr="00012E6C">
        <w:rPr>
          <w:rFonts w:ascii="Calibri" w:eastAsia="Times New Roman" w:hAnsi="Calibri" w:cs="Calibri"/>
          <w:b/>
          <w:color w:val="000000"/>
        </w:rPr>
        <w:t>–</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equence_version</w:t>
      </w:r>
      <w:proofErr w:type="spellEnd"/>
      <w:r w:rsidR="0074383E" w:rsidRPr="00012E6C">
        <w:rPr>
          <w:rFonts w:ascii="Calibri" w:eastAsia="Times New Roman" w:hAnsi="Calibri" w:cs="Calibri"/>
          <w:b/>
          <w:color w:val="000000"/>
        </w:rPr>
        <w:t xml:space="preserve"> –</w:t>
      </w:r>
      <w:r w:rsidR="0074383E">
        <w:rPr>
          <w:rFonts w:ascii="Calibri" w:eastAsia="Times New Roman" w:hAnsi="Calibri" w:cs="Calibri"/>
          <w:color w:val="000000"/>
        </w:rPr>
        <w:t xml:space="preserve">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iterature_n</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012E6C" w:rsidRDefault="006732CA" w:rsidP="00AE148C">
      <w:pPr>
        <w:spacing w:line="240" w:lineRule="auto"/>
        <w:rPr>
          <w:rFonts w:ascii="Calibri" w:eastAsia="Times New Roman" w:hAnsi="Calibri" w:cs="Calibri"/>
          <w:b/>
          <w:color w:val="000000"/>
          <w:sz w:val="24"/>
          <w:szCs w:val="24"/>
        </w:rPr>
      </w:pPr>
      <w:r w:rsidRPr="00012E6C">
        <w:rPr>
          <w:rFonts w:ascii="Calibri" w:eastAsia="Times New Roman" w:hAnsi="Calibri" w:cs="Calibri"/>
          <w:b/>
          <w:color w:val="000000"/>
          <w:sz w:val="24"/>
          <w:szCs w:val="24"/>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Nam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Unique Identifier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m/z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Retention Time (sec) –</w:t>
      </w:r>
      <w:r w:rsidRPr="00C15DBC">
        <w:rPr>
          <w:rFonts w:ascii="Calibri" w:eastAsia="Times New Roman" w:hAnsi="Calibri" w:cs="Calibri"/>
          <w:color w:val="000000"/>
        </w:rPr>
        <w:t xml:space="preserve">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Identification Charg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 –</w:t>
      </w:r>
      <w:r w:rsidRPr="00C15DBC">
        <w:rPr>
          <w:rFonts w:ascii="Calibri" w:eastAsia="Times New Roman" w:hAnsi="Calibri" w:cs="Calibri"/>
          <w:color w:val="000000"/>
        </w:rPr>
        <w:t xml:space="preserve">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_cf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w:t>
      </w:r>
      <w:r w:rsidR="006732CA" w:rsidRPr="00012E6C">
        <w:rPr>
          <w:rFonts w:ascii="Calibri" w:eastAsia="Times New Roman" w:hAnsi="Calibri" w:cs="Calibri"/>
          <w:b/>
          <w:color w:val="000000"/>
        </w:rPr>
        <w:t>iterature_n</w:t>
      </w:r>
      <w:proofErr w:type="spellEnd"/>
      <w:r w:rsidR="006732CA" w:rsidRPr="00012E6C">
        <w:rPr>
          <w:rFonts w:ascii="Calibri" w:eastAsia="Times New Roman" w:hAnsi="Calibri" w:cs="Calibri"/>
          <w:b/>
          <w:color w:val="000000"/>
        </w:rPr>
        <w:t xml:space="preserve"> –</w:t>
      </w:r>
      <w:r w:rsidR="006732CA" w:rsidRPr="00C15DBC">
        <w:rPr>
          <w:rFonts w:ascii="Calibri" w:eastAsia="Times New Roman" w:hAnsi="Calibri" w:cs="Calibri"/>
          <w:color w:val="000000"/>
        </w:rPr>
        <w:t xml:space="preserve">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3CC0A4B6" w:rsidR="00DF0E2F" w:rsidRDefault="00DF0E2F" w:rsidP="00F61322">
      <w:r>
        <w:t xml:space="preserve">If you do not have a guide file prepared, we have a few tools available at </w:t>
      </w:r>
      <w:hyperlink r:id="rId14" w:history="1">
        <w:r w:rsidRPr="00DF0E2F">
          <w:rPr>
            <w:rStyle w:val="Hyperlink"/>
            <w:highlight w:val="cyan"/>
          </w:rPr>
          <w:t>StarLicker/DeuteRater_Tools</w:t>
        </w:r>
      </w:hyperlink>
      <w:r w:rsidRPr="00DF0E2F">
        <w:rPr>
          <w:highlight w:val="cyan"/>
        </w:rPr>
        <w:t xml:space="preserve"> (</w:t>
      </w:r>
      <w:hyperlink r:id="rId15" w:history="1">
        <w:r w:rsidRPr="000444C5">
          <w:rPr>
            <w:rStyle w:val="Hyperlink"/>
            <w:highlight w:val="cyan"/>
          </w:rPr>
          <w:t>https://github.com/StarLicker/DeuteRater_Tools</w:t>
        </w:r>
      </w:hyperlink>
      <w:r w:rsidRPr="00DF0E2F">
        <w:rPr>
          <w:highlight w:val="cyan"/>
        </w:rPr>
        <w:t>).</w:t>
      </w:r>
      <w:r w:rsidRPr="00922CE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rsidRPr="00012E6C">
        <w:rPr>
          <w:b/>
        </w:rPr>
        <w:t>Id_index</w:t>
      </w:r>
      <w:proofErr w:type="spellEnd"/>
      <w:r w:rsidRPr="00012E6C">
        <w:rPr>
          <w:b/>
        </w:rPr>
        <w:t xml:space="preserve"> –</w:t>
      </w:r>
      <w:r>
        <w:t xml:space="preserve"> an internal index of the file</w:t>
      </w:r>
    </w:p>
    <w:p w14:paraId="0C8581D4" w14:textId="4D43C8D5" w:rsidR="00E93632" w:rsidRDefault="00431953" w:rsidP="00141880">
      <w:proofErr w:type="spellStart"/>
      <w:r w:rsidRPr="00012E6C">
        <w:rPr>
          <w:b/>
        </w:rPr>
        <w:t>m</w:t>
      </w:r>
      <w:r w:rsidR="00E93632" w:rsidRPr="00012E6C">
        <w:rPr>
          <w:b/>
        </w:rPr>
        <w:t>z</w:t>
      </w:r>
      <w:proofErr w:type="spellEnd"/>
      <w:r w:rsidR="00E93632" w:rsidRPr="00012E6C">
        <w:rPr>
          <w:b/>
        </w:rPr>
        <w:t xml:space="preserve"> –</w:t>
      </w:r>
      <w:r w:rsidR="00E93632">
        <w:t xml:space="preserve"> calculated m/z value</w:t>
      </w:r>
    </w:p>
    <w:p w14:paraId="547B61BE" w14:textId="4A13ABF4" w:rsidR="00E93632" w:rsidRDefault="00E93632" w:rsidP="00141880">
      <w:r w:rsidRPr="00012E6C">
        <w:rPr>
          <w:b/>
        </w:rPr>
        <w:t>Z –</w:t>
      </w:r>
      <w:r>
        <w:t xml:space="preserve"> charge state</w:t>
      </w:r>
    </w:p>
    <w:p w14:paraId="6FB88D26" w14:textId="0C62AFED" w:rsidR="00E93632" w:rsidRDefault="00431953" w:rsidP="00141880">
      <w:r w:rsidRPr="00012E6C">
        <w:rPr>
          <w:b/>
        </w:rPr>
        <w:lastRenderedPageBreak/>
        <w:t>r</w:t>
      </w:r>
      <w:r w:rsidR="00E93632" w:rsidRPr="00012E6C">
        <w:rPr>
          <w:b/>
        </w:rPr>
        <w:t>t –</w:t>
      </w:r>
      <w:r w:rsidR="00E93632">
        <w:t xml:space="preserve"> retention time in minutes</w:t>
      </w:r>
    </w:p>
    <w:p w14:paraId="72440905" w14:textId="4800EC46" w:rsidR="00E93632" w:rsidRDefault="00431953" w:rsidP="00141880">
      <w:proofErr w:type="spellStart"/>
      <w:r w:rsidRPr="00012E6C">
        <w:rPr>
          <w:b/>
        </w:rPr>
        <w:t>n</w:t>
      </w:r>
      <w:r w:rsidR="00E93632" w:rsidRPr="00012E6C">
        <w:rPr>
          <w:b/>
        </w:rPr>
        <w:t>_isos</w:t>
      </w:r>
      <w:proofErr w:type="spellEnd"/>
      <w:r w:rsidR="00E93632" w:rsidRPr="00012E6C">
        <w:rPr>
          <w:b/>
        </w:rPr>
        <w:t xml:space="preserve"> –</w:t>
      </w:r>
      <w:r w:rsidR="00E93632">
        <w:t xml:space="preserve"> neutromers to extract</w:t>
      </w:r>
    </w:p>
    <w:p w14:paraId="7876A981" w14:textId="36065D81" w:rsidR="00E93632" w:rsidRDefault="00431953" w:rsidP="00141880">
      <w:r w:rsidRPr="00012E6C">
        <w:rPr>
          <w:b/>
        </w:rPr>
        <w:t>m</w:t>
      </w:r>
      <w:r w:rsidR="00E93632" w:rsidRPr="00012E6C">
        <w:rPr>
          <w:b/>
        </w:rPr>
        <w:t>ass –</w:t>
      </w:r>
      <w:r w:rsidR="00E93632">
        <w:t xml:space="preserve"> neutral mass</w:t>
      </w:r>
    </w:p>
    <w:p w14:paraId="646A850A" w14:textId="3C6BB08A" w:rsidR="00E93632" w:rsidRDefault="00431953" w:rsidP="00141880">
      <w:proofErr w:type="spellStart"/>
      <w:r w:rsidRPr="00012E6C">
        <w:rPr>
          <w:b/>
        </w:rPr>
        <w:t>m</w:t>
      </w:r>
      <w:r w:rsidR="00E93632" w:rsidRPr="00012E6C">
        <w:rPr>
          <w:b/>
        </w:rPr>
        <w:t>zs</w:t>
      </w:r>
      <w:proofErr w:type="spellEnd"/>
      <w:r w:rsidR="00E93632" w:rsidRPr="00012E6C">
        <w:rPr>
          <w:b/>
        </w:rPr>
        <w:t xml:space="preserve"> –</w:t>
      </w:r>
      <w:r w:rsidR="00E93632">
        <w:t xml:space="preserve">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rsidRPr="00012E6C">
        <w:rPr>
          <w:b/>
        </w:rPr>
        <w:t>a</w:t>
      </w:r>
      <w:r w:rsidR="00E93632" w:rsidRPr="00012E6C">
        <w:rPr>
          <w:b/>
        </w:rPr>
        <w:t>bundances –</w:t>
      </w:r>
      <w:r w:rsidR="00E93632">
        <w:t xml:space="preserve">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012E6C">
        <w:rPr>
          <w:b/>
        </w:rPr>
        <w:t>lookback_mzs</w:t>
      </w:r>
      <w:proofErr w:type="spellEnd"/>
      <w:r w:rsidRPr="00012E6C">
        <w:rPr>
          <w:b/>
        </w:rPr>
        <w:t xml:space="preserve"> –</w:t>
      </w:r>
      <w:r>
        <w:t xml:space="preserve">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012E6C">
        <w:rPr>
          <w:b/>
        </w:rPr>
        <w:t>lookback_abundances</w:t>
      </w:r>
      <w:proofErr w:type="spellEnd"/>
      <w:r w:rsidRPr="00012E6C">
        <w:rPr>
          <w:b/>
        </w:rPr>
        <w:t xml:space="preserve"> –</w:t>
      </w:r>
      <w:r>
        <w:t xml:space="preserve"> abundance of the isotope peak in front of the first neutromer extracted if the extractor is extracting on an isotope other than the first</w:t>
      </w:r>
    </w:p>
    <w:p w14:paraId="4F74903C" w14:textId="48F73305" w:rsidR="00B368C7" w:rsidRDefault="00B368C7" w:rsidP="00B368C7">
      <w:proofErr w:type="spellStart"/>
      <w:r w:rsidRPr="00012E6C">
        <w:rPr>
          <w:b/>
        </w:rPr>
        <w:t>lookahead_mzs</w:t>
      </w:r>
      <w:proofErr w:type="spellEnd"/>
      <w:r w:rsidRPr="00012E6C">
        <w:rPr>
          <w:b/>
        </w:rPr>
        <w:t xml:space="preserve"> –</w:t>
      </w:r>
      <w:r>
        <w:t xml:space="preserve">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012E6C">
        <w:rPr>
          <w:b/>
        </w:rPr>
        <w:t>lookback_abundances</w:t>
      </w:r>
      <w:proofErr w:type="spellEnd"/>
      <w:r w:rsidRPr="00012E6C">
        <w:rPr>
          <w:b/>
        </w:rPr>
        <w:t xml:space="preserve"> -</w:t>
      </w:r>
      <w:r>
        <w:t xml:space="preserve"> abundance of the isotope peak behind the last neutromer extracted if the extractor is extracting insufficient neutromers.</w:t>
      </w:r>
    </w:p>
    <w:p w14:paraId="2D6F243B" w14:textId="2C100A76" w:rsidR="00B368C7" w:rsidRDefault="00B368C7" w:rsidP="00B368C7">
      <w:proofErr w:type="spellStart"/>
      <w:r w:rsidRPr="00012E6C">
        <w:rPr>
          <w:b/>
        </w:rPr>
        <w:t>rt_min</w:t>
      </w:r>
      <w:proofErr w:type="spellEnd"/>
      <w:r w:rsidRPr="00012E6C">
        <w:rPr>
          <w:b/>
        </w:rPr>
        <w:t xml:space="preserve"> –</w:t>
      </w:r>
      <w:r>
        <w:t xml:space="preserve"> minimum retention time observed</w:t>
      </w:r>
    </w:p>
    <w:p w14:paraId="61AE8757" w14:textId="793FBACD" w:rsidR="00B368C7" w:rsidRDefault="00B368C7" w:rsidP="00B368C7">
      <w:proofErr w:type="spellStart"/>
      <w:r w:rsidRPr="00012E6C">
        <w:rPr>
          <w:b/>
        </w:rPr>
        <w:t>rt_max</w:t>
      </w:r>
      <w:proofErr w:type="spellEnd"/>
      <w:r w:rsidRPr="00012E6C">
        <w:rPr>
          <w:b/>
        </w:rPr>
        <w:t xml:space="preserve"> –</w:t>
      </w:r>
      <w:r>
        <w:t xml:space="preserve"> maximum retention time observed</w:t>
      </w:r>
    </w:p>
    <w:p w14:paraId="1CEE4A3A" w14:textId="1A8B5F29" w:rsidR="00B368C7" w:rsidRDefault="00B368C7" w:rsidP="00B368C7">
      <w:proofErr w:type="spellStart"/>
      <w:r w:rsidRPr="00012E6C">
        <w:rPr>
          <w:b/>
        </w:rPr>
        <w:t>baseline_signal</w:t>
      </w:r>
      <w:proofErr w:type="spellEnd"/>
      <w:r w:rsidRPr="00012E6C">
        <w:rPr>
          <w:b/>
        </w:rPr>
        <w:t xml:space="preserve"> –</w:t>
      </w:r>
      <w:r>
        <w:t xml:space="preserve"> abundance of the baseline in the area around this neutromer envelope</w:t>
      </w:r>
    </w:p>
    <w:p w14:paraId="6D13D066" w14:textId="6C71F66A" w:rsidR="00B368C7" w:rsidRDefault="00B368C7" w:rsidP="00B368C7">
      <w:proofErr w:type="spellStart"/>
      <w:r w:rsidRPr="00012E6C">
        <w:rPr>
          <w:b/>
        </w:rPr>
        <w:t>signal_noise</w:t>
      </w:r>
      <w:proofErr w:type="spellEnd"/>
      <w:r w:rsidRPr="00012E6C">
        <w:rPr>
          <w:b/>
        </w:rPr>
        <w:t xml:space="preserve"> –</w:t>
      </w:r>
      <w:r>
        <w:t xml:space="preserve"> </w:t>
      </w:r>
      <w:r w:rsidR="00D307DE">
        <w:t>irrelevant</w:t>
      </w:r>
    </w:p>
    <w:p w14:paraId="65131277" w14:textId="6E9D695A" w:rsidR="00B368C7" w:rsidRDefault="00B368C7" w:rsidP="00B368C7">
      <w:r w:rsidRPr="00012E6C">
        <w:rPr>
          <w:b/>
        </w:rPr>
        <w:t>mads –</w:t>
      </w:r>
      <w:r>
        <w:t xml:space="preserve"> </w:t>
      </w:r>
      <w:r w:rsidR="00D307DE">
        <w:t xml:space="preserve">an error metric </w:t>
      </w:r>
    </w:p>
    <w:p w14:paraId="652A2B84" w14:textId="6F491237" w:rsidR="00B368C7" w:rsidRDefault="00B368C7" w:rsidP="00B368C7">
      <w:proofErr w:type="spellStart"/>
      <w:r w:rsidRPr="00012E6C">
        <w:rPr>
          <w:b/>
        </w:rPr>
        <w:t>mzs_list</w:t>
      </w:r>
      <w:proofErr w:type="spellEnd"/>
      <w:r w:rsidRPr="00012E6C">
        <w:rPr>
          <w:b/>
        </w:rPr>
        <w:t xml:space="preserve"> –</w:t>
      </w:r>
      <w:r>
        <w:t xml:space="preserve"> </w:t>
      </w:r>
      <w:r w:rsidR="00D307DE">
        <w:t>only filled for chromatography division setting.</w:t>
      </w:r>
    </w:p>
    <w:p w14:paraId="3FB2C4C9" w14:textId="77777777" w:rsidR="00D307DE" w:rsidRDefault="00B368C7" w:rsidP="00D307DE">
      <w:proofErr w:type="spellStart"/>
      <w:r w:rsidRPr="00012E6C">
        <w:rPr>
          <w:b/>
        </w:rPr>
        <w:t>intensities_list</w:t>
      </w:r>
      <w:proofErr w:type="spellEnd"/>
      <w:r w:rsidRPr="00012E6C">
        <w:rPr>
          <w:b/>
        </w:rPr>
        <w:t xml:space="preserve"> –</w:t>
      </w:r>
      <w:r>
        <w:t xml:space="preserve"> </w:t>
      </w:r>
      <w:r w:rsidR="00D307DE">
        <w:t>only filled for chromatography division setting.</w:t>
      </w:r>
    </w:p>
    <w:p w14:paraId="16D48CA3" w14:textId="77777777" w:rsidR="00D307DE" w:rsidRDefault="00B368C7" w:rsidP="00D307DE">
      <w:proofErr w:type="spellStart"/>
      <w:r w:rsidRPr="00012E6C">
        <w:rPr>
          <w:rFonts w:ascii="Calibri" w:eastAsia="Times New Roman" w:hAnsi="Calibri" w:cs="Calibri"/>
          <w:b/>
          <w:color w:val="000000"/>
        </w:rPr>
        <w:t>rt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481A7308" w14:textId="77777777" w:rsidR="00D307DE" w:rsidRDefault="00B368C7" w:rsidP="00D307DE">
      <w:proofErr w:type="spellStart"/>
      <w:r w:rsidRPr="00012E6C">
        <w:rPr>
          <w:rFonts w:ascii="Calibri" w:eastAsia="Times New Roman" w:hAnsi="Calibri" w:cs="Calibri"/>
          <w:b/>
          <w:color w:val="000000"/>
        </w:rPr>
        <w:t>baseline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012E6C">
        <w:rPr>
          <w:rFonts w:ascii="Calibri" w:eastAsia="Times New Roman" w:hAnsi="Calibri" w:cs="Calibri"/>
          <w:b/>
          <w:color w:val="000000"/>
        </w:rPr>
        <w:t>num_scans_combined</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path</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012E6C">
        <w:rPr>
          <w:rFonts w:ascii="Calibri" w:eastAsia="Times New Roman" w:hAnsi="Calibri" w:cs="Calibri"/>
          <w:b/>
          <w:color w:val="000000"/>
        </w:rPr>
        <w:t>filename –</w:t>
      </w:r>
      <w:r w:rsidR="00FD2A3F" w:rsidRPr="00012E6C">
        <w:rPr>
          <w:rFonts w:ascii="Calibri" w:eastAsia="Times New Roman" w:hAnsi="Calibri" w:cs="Calibri"/>
          <w:b/>
          <w:color w:val="000000"/>
        </w:rPr>
        <w:t xml:space="preserve"> </w:t>
      </w:r>
      <w:r w:rsidR="00FD2A3F" w:rsidRPr="00FF3511">
        <w:rPr>
          <w:rFonts w:ascii="Calibri" w:eastAsia="Times New Roman" w:hAnsi="Calibri" w:cs="Calibri"/>
          <w:color w:val="000000"/>
        </w:rPr>
        <w:t>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w:t>
      </w:r>
      <w:r w:rsidR="00FD2A3F" w:rsidRPr="00012E6C">
        <w:rPr>
          <w:rFonts w:ascii="Calibri" w:eastAsia="Times New Roman" w:hAnsi="Calibri" w:cs="Calibri"/>
          <w:b/>
          <w:color w:val="000000"/>
        </w:rPr>
        <w:t>path</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 xml:space="preserve">path of the </w:t>
      </w:r>
      <w:proofErr w:type="spellStart"/>
      <w:r w:rsidR="00FD2A3F" w:rsidRPr="00FF3511">
        <w:rPr>
          <w:rFonts w:ascii="Calibri" w:eastAsia="Times New Roman" w:hAnsi="Calibri" w:cs="Calibri"/>
          <w:color w:val="000000"/>
        </w:rPr>
        <w:t>mzML</w:t>
      </w:r>
      <w:proofErr w:type="spellEnd"/>
      <w:r w:rsidR="00FD2A3F" w:rsidRPr="00FF3511">
        <w:rPr>
          <w:rFonts w:ascii="Calibri" w:eastAsia="Times New Roman" w:hAnsi="Calibri" w:cs="Calibri"/>
          <w:color w:val="000000"/>
        </w:rPr>
        <w:t xml:space="preserve">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ame_check</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Updated</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bookmarkStart w:id="11" w:name="_GoBack"/>
      <w:proofErr w:type="spellStart"/>
      <w:r w:rsidRPr="00012E6C">
        <w:rPr>
          <w:rFonts w:ascii="Calibri" w:eastAsia="Times New Roman" w:hAnsi="Calibri" w:cs="Calibri"/>
          <w:b/>
          <w:color w:val="000000"/>
        </w:rPr>
        <w:t>Extraction_Error</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bookmarkEnd w:id="11"/>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2" w:name="_Toc183194546"/>
      <w:r w:rsidRPr="00B3019D">
        <w:rPr>
          <w:b/>
          <w:sz w:val="28"/>
          <w:szCs w:val="28"/>
        </w:rPr>
        <w:t>Rate Calculation – Provide Time and Enrichment</w:t>
      </w:r>
      <w:bookmarkEnd w:id="12"/>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 xml:space="preserve">where you would input the bio rep associated with each </w:t>
      </w:r>
      <w:proofErr w:type="spellStart"/>
      <w:r w:rsidR="004A4841">
        <w:t>mzML</w:t>
      </w:r>
      <w:proofErr w:type="spellEnd"/>
      <w:r w:rsidR="004A4841">
        <w:t>.</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3" w:name="_Toc183194547"/>
      <w:r w:rsidRPr="00B3019D">
        <w:rPr>
          <w:b/>
          <w:sz w:val="28"/>
          <w:szCs w:val="28"/>
        </w:rPr>
        <w:t>Rate Calculation – Combine Extracted Files</w:t>
      </w:r>
      <w:bookmarkEnd w:id="13"/>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Rate Calculation – 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 xml:space="preserve">We use the </w:t>
      </w:r>
      <w:proofErr w:type="spellStart"/>
      <w:r>
        <w:t>emass</w:t>
      </w:r>
      <w:proofErr w:type="spellEnd"/>
      <w:r>
        <w:t xml:space="preserve">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4" w:name="_Toc183194548"/>
      <w:r w:rsidRPr="00B3019D">
        <w:rPr>
          <w:b/>
          <w:sz w:val="28"/>
          <w:szCs w:val="28"/>
        </w:rPr>
        <w:lastRenderedPageBreak/>
        <w:t xml:space="preserve">Rate Calculation – </w:t>
      </w:r>
      <w:r w:rsidR="00C72455" w:rsidRPr="00B3019D">
        <w:rPr>
          <w:b/>
          <w:sz w:val="28"/>
          <w:szCs w:val="28"/>
        </w:rPr>
        <w:t>Calculate Baseline Enrichment</w:t>
      </w:r>
      <w:bookmarkEnd w:id="14"/>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1601246B"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 xml:space="preserve">Rows with this text will be dropped in the next step.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3B93612C" w14:textId="137E4F56" w:rsidR="0039514A" w:rsidRPr="00B3019D" w:rsidRDefault="0039514A" w:rsidP="0039514A">
      <w:pPr>
        <w:pStyle w:val="Heading2"/>
        <w:rPr>
          <w:b/>
          <w:sz w:val="28"/>
          <w:szCs w:val="28"/>
        </w:rPr>
      </w:pPr>
      <w:bookmarkStart w:id="15" w:name="_Toc183194549"/>
      <w:r w:rsidRPr="00B3019D">
        <w:rPr>
          <w:b/>
          <w:sz w:val="28"/>
          <w:szCs w:val="28"/>
        </w:rPr>
        <w:t>Rate Calculation – Rate Calculation</w:t>
      </w:r>
      <w:bookmarkEnd w:id="15"/>
    </w:p>
    <w:p w14:paraId="6FB65195" w14:textId="4E64EDF6"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 setting to decide whether to group a lipid</w:t>
      </w:r>
      <w:r w:rsidR="00B3019D">
        <w:t xml:space="preserve"> and </w:t>
      </w:r>
      <w:proofErr w:type="gramStart"/>
      <w:r w:rsidR="00CD1BD9">
        <w:t>its</w:t>
      </w:r>
      <w:proofErr w:type="gramEnd"/>
      <w:r w:rsidR="00CD1BD9">
        <w:t xml:space="preserve"> adducts together (</w:t>
      </w:r>
      <w:r w:rsidR="00793E71">
        <w:t xml:space="preserve">see Separate Lipid Adducts in the Settings Menu). </w:t>
      </w:r>
      <w:r>
        <w:t>Nothing else will be combined at this stage.</w:t>
      </w:r>
    </w:p>
    <w:p w14:paraId="75C81F27" w14:textId="3FC998F3" w:rsidR="007E39D0" w:rsidRPr="00B3019D" w:rsidRDefault="007E39D0" w:rsidP="007E39D0">
      <w:pPr>
        <w:rPr>
          <w:highlight w:val="cyan"/>
        </w:rPr>
      </w:pPr>
      <w:r w:rsidRPr="00B3019D">
        <w:rPr>
          <w:highlight w:val="cyan"/>
        </w:rPr>
        <w:t>It takes “</w:t>
      </w:r>
      <w:proofErr w:type="spellStart"/>
      <w:r w:rsidR="00C72455" w:rsidRPr="00B3019D">
        <w:rPr>
          <w:highlight w:val="cyan"/>
        </w:rPr>
        <w:t>delta_by_enrichment.tsv</w:t>
      </w:r>
      <w:proofErr w:type="spellEnd"/>
      <w:r w:rsidRPr="00B3019D">
        <w:rPr>
          <w:highlight w:val="cyan"/>
        </w:rPr>
        <w:t>” as an input file if starting from this step.</w:t>
      </w:r>
    </w:p>
    <w:p w14:paraId="29C4347A" w14:textId="6A4AB982" w:rsidR="0080569A" w:rsidRPr="00B3019D" w:rsidRDefault="007E39D0" w:rsidP="0080569A">
      <w:pPr>
        <w:rPr>
          <w:highlight w:val="cyan"/>
        </w:rPr>
      </w:pPr>
      <w:r w:rsidRPr="00B3019D">
        <w:rPr>
          <w:highlight w:val="cyan"/>
        </w:rPr>
        <w:t xml:space="preserve">There are three outputs, </w:t>
      </w:r>
      <w:r w:rsidR="0002532E" w:rsidRPr="00B3019D">
        <w:rPr>
          <w:highlight w:val="cyan"/>
        </w:rPr>
        <w:t>“rate_by_sequence.csv” which has numerical data, and two graph folders, “</w:t>
      </w:r>
      <w:proofErr w:type="spellStart"/>
      <w:r w:rsidR="0002532E" w:rsidRPr="00B3019D">
        <w:rPr>
          <w:highlight w:val="cyan"/>
        </w:rPr>
        <w:t>Graph</w:t>
      </w:r>
      <w:r w:rsidR="00A84B2A" w:rsidRPr="00B3019D">
        <w:rPr>
          <w:highlight w:val="cyan"/>
        </w:rPr>
        <w:t>_</w:t>
      </w:r>
      <w:r w:rsidR="0002532E" w:rsidRPr="00B3019D">
        <w:rPr>
          <w:highlight w:val="cyan"/>
        </w:rPr>
        <w:t>Folder</w:t>
      </w:r>
      <w:r w:rsidR="00A84B2A" w:rsidRPr="00B3019D">
        <w:rPr>
          <w:highlight w:val="cyan"/>
        </w:rPr>
        <w:t>_</w:t>
      </w:r>
      <w:r w:rsidR="0002532E" w:rsidRPr="00B3019D">
        <w:rPr>
          <w:highlight w:val="cyan"/>
        </w:rPr>
        <w:t>Isotopes</w:t>
      </w:r>
      <w:proofErr w:type="spellEnd"/>
      <w:r w:rsidR="0002532E" w:rsidRPr="00B3019D">
        <w:rPr>
          <w:highlight w:val="cyan"/>
        </w:rPr>
        <w:t>” and “</w:t>
      </w:r>
      <w:proofErr w:type="spellStart"/>
      <w:r w:rsidR="0002532E" w:rsidRPr="00B3019D">
        <w:rPr>
          <w:highlight w:val="cyan"/>
        </w:rPr>
        <w:t>Graph_Folder_Optimization</w:t>
      </w:r>
      <w:proofErr w:type="spellEnd"/>
      <w:r w:rsidR="0002532E" w:rsidRPr="00B3019D">
        <w:rPr>
          <w:highlight w:val="cyan"/>
        </w:rPr>
        <w:t xml:space="preserve">”.  </w:t>
      </w:r>
      <w:proofErr w:type="spellStart"/>
      <w:r w:rsidR="0002532E" w:rsidRPr="00B3019D">
        <w:rPr>
          <w:highlight w:val="cyan"/>
        </w:rPr>
        <w:t>Graph_Folder_Optimization</w:t>
      </w:r>
      <w:proofErr w:type="spellEnd"/>
      <w:r w:rsidR="0002532E" w:rsidRPr="00B3019D">
        <w:rPr>
          <w:highlight w:val="cyan"/>
        </w:rPr>
        <w:t xml:space="preserve"> is optional based on the settings.</w:t>
      </w:r>
    </w:p>
    <w:p w14:paraId="5AEFC269" w14:textId="7F0E8E8A" w:rsidR="000207A8" w:rsidRDefault="000207A8" w:rsidP="0080569A">
      <w:r w:rsidRPr="00B3019D">
        <w:rPr>
          <w:highlight w:val="cyan"/>
        </w:rPr>
        <w:t>rate_by_sequence.csv is a .csv file which should be easy to open in any spreadsheet program. It has the following columns:</w:t>
      </w:r>
    </w:p>
    <w:p w14:paraId="4CA0AA5D" w14:textId="33FD7F1D" w:rsidR="000207A8" w:rsidRPr="00B3019D" w:rsidRDefault="000207A8" w:rsidP="000207A8">
      <w:pPr>
        <w:rPr>
          <w:highlight w:val="cyan"/>
        </w:rPr>
      </w:pPr>
      <w:r w:rsidRPr="00B3019D">
        <w:rPr>
          <w:highlight w:val="cyan"/>
        </w:rPr>
        <w:t>Protein ID – the Protein ID</w:t>
      </w:r>
      <w:r w:rsidR="00C72455" w:rsidRPr="00B3019D">
        <w:rPr>
          <w:highlight w:val="cyan"/>
        </w:rPr>
        <w:t xml:space="preserve"> </w:t>
      </w:r>
      <w:r w:rsidRPr="00B3019D">
        <w:rPr>
          <w:highlight w:val="cyan"/>
        </w:rPr>
        <w:t>for the data analyzed in this row.</w:t>
      </w:r>
    </w:p>
    <w:p w14:paraId="4AB48D0C" w14:textId="4B3732FF" w:rsidR="000207A8" w:rsidRPr="00B3019D" w:rsidRDefault="000207A8" w:rsidP="000207A8">
      <w:pPr>
        <w:rPr>
          <w:highlight w:val="cyan"/>
        </w:rPr>
      </w:pPr>
      <w:r w:rsidRPr="00B3019D">
        <w:rPr>
          <w:highlight w:val="cyan"/>
        </w:rPr>
        <w:t>Protein Name – the Protein Name for the data analyzed in this row.</w:t>
      </w:r>
    </w:p>
    <w:p w14:paraId="02E9F06E" w14:textId="2528BBB6" w:rsidR="000207A8" w:rsidRPr="00B3019D" w:rsidRDefault="00F97CFB" w:rsidP="0080569A">
      <w:pPr>
        <w:rPr>
          <w:highlight w:val="cyan"/>
        </w:rPr>
      </w:pPr>
      <w:r w:rsidRPr="00B3019D">
        <w:rPr>
          <w:highlight w:val="cyan"/>
        </w:rPr>
        <w:t>Sequence – the amino acid sequence for the data analyzed in this row.</w:t>
      </w:r>
    </w:p>
    <w:p w14:paraId="26B5FACD" w14:textId="3CFFDAA0" w:rsidR="00F97CFB" w:rsidRPr="00B3019D" w:rsidRDefault="00F97CFB" w:rsidP="0080569A">
      <w:pPr>
        <w:rPr>
          <w:highlight w:val="cyan"/>
        </w:rPr>
      </w:pPr>
      <w:r w:rsidRPr="00B3019D">
        <w:rPr>
          <w:highlight w:val="cyan"/>
        </w:rPr>
        <w:t>Abundance rate – the actual rate calculated for this peptide.  Will be blank if rate could not be calculated for some reason.</w:t>
      </w:r>
    </w:p>
    <w:p w14:paraId="3E72EEE3" w14:textId="4538CF42" w:rsidR="00F97CFB" w:rsidRPr="00B3019D" w:rsidRDefault="00F97CFB" w:rsidP="0080569A">
      <w:pPr>
        <w:rPr>
          <w:highlight w:val="cyan"/>
        </w:rPr>
      </w:pPr>
      <w:r w:rsidRPr="00B3019D">
        <w:rPr>
          <w:highlight w:val="cyan"/>
        </w:rPr>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lastRenderedPageBreak/>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2C161295" w14:textId="2AD3F215" w:rsidR="00B26706" w:rsidRPr="00B3019D"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Pr="00B3019D" w:rsidRDefault="00B26706" w:rsidP="0080569A">
      <w:pPr>
        <w:rPr>
          <w:highlight w:val="cyan"/>
        </w:rPr>
      </w:pPr>
      <w:r w:rsidRPr="00B3019D">
        <w:rPr>
          <w:highlight w:val="cyan"/>
        </w:rPr>
        <w:t>time values – a semicolon delimited list of the times that passed the filters.</w:t>
      </w:r>
    </w:p>
    <w:p w14:paraId="531DF50A" w14:textId="3AEB160A" w:rsidR="00B26706" w:rsidRPr="00B3019D" w:rsidRDefault="00B26706" w:rsidP="0080569A">
      <w:pPr>
        <w:rPr>
          <w:highlight w:val="cyan"/>
        </w:rPr>
      </w:pPr>
      <w:r w:rsidRPr="00B3019D">
        <w:rPr>
          <w:highlight w:val="cyan"/>
        </w:rPr>
        <w:t>dropped points – the number of points dropped for failing any of the filters.</w:t>
      </w:r>
      <w:r w:rsidR="009C5C87" w:rsidRPr="00B3019D">
        <w:rPr>
          <w:highlight w:val="cyan"/>
        </w:rPr>
        <w:t xml:space="preserve"> </w:t>
      </w:r>
    </w:p>
    <w:p w14:paraId="285DC9F5" w14:textId="791BBEAE" w:rsidR="009C5C87" w:rsidRPr="00B3019D" w:rsidRDefault="009C5C87" w:rsidP="0080569A">
      <w:pPr>
        <w:rPr>
          <w:highlight w:val="cyan"/>
        </w:rPr>
      </w:pPr>
      <w:r w:rsidRPr="00B3019D">
        <w:rPr>
          <w:highlight w:val="cyan"/>
        </w:rPr>
        <w:t xml:space="preserve">M0 constantly decreasing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rsidRPr="00B3019D">
        <w:rPr>
          <w:highlight w:val="cyan"/>
        </w:rPr>
        <w:t>This is for the user’s information, peptides with False are not discarded</w:t>
      </w:r>
      <w:r w:rsidR="00930FF8" w:rsidRPr="00B3019D">
        <w:rPr>
          <w:highlight w:val="cyan"/>
        </w:rPr>
        <w:t xml:space="preserve"> unless all timepoints have only a single measurement</w:t>
      </w:r>
      <w:r w:rsidR="00810BAC" w:rsidRPr="00B3019D">
        <w:rPr>
          <w:highlight w:val="cyan"/>
        </w:rPr>
        <w:t xml:space="preserve">. </w:t>
      </w:r>
      <w:r w:rsidRPr="00B3019D">
        <w:rPr>
          <w:highlight w:val="cyan"/>
        </w:rPr>
        <w:t>Will be blank if rate could not be calculated for some reason.</w:t>
      </w:r>
    </w:p>
    <w:p w14:paraId="1AB866C0" w14:textId="22C0C953" w:rsidR="00810BAC" w:rsidRPr="00B3019D" w:rsidRDefault="00810BAC" w:rsidP="0080569A">
      <w:pPr>
        <w:rPr>
          <w:highlight w:val="cyan"/>
        </w:rPr>
      </w:pPr>
      <w:r w:rsidRPr="00B3019D">
        <w:rPr>
          <w:highlight w:val="cyan"/>
        </w:rP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Pr="00B3019D" w:rsidRDefault="00A84B2A" w:rsidP="0080569A">
      <w:pPr>
        <w:rPr>
          <w:highlight w:val="cyan"/>
        </w:rPr>
      </w:pPr>
      <w:r w:rsidRPr="00B3019D">
        <w:rPr>
          <w:highlight w:val="cyan"/>
        </w:rPr>
        <w:t xml:space="preserve">The folder named </w:t>
      </w:r>
      <w:proofErr w:type="spellStart"/>
      <w:r w:rsidRPr="00B3019D">
        <w:rPr>
          <w:highlight w:val="cyan"/>
        </w:rPr>
        <w:t>Graph_Folder_Isotopes</w:t>
      </w:r>
      <w:proofErr w:type="spellEnd"/>
      <w:r w:rsidRPr="00B3019D">
        <w:rPr>
          <w:highlight w:val="cyan"/>
        </w:rPr>
        <w:t xml:space="preserve"> contains graphs of all the fits, with lines being the fits, diamonds being the baselines and circles being the actual points used.  The legend indicates which color corresponds to which isotope peak.  Graph files are named [</w:t>
      </w:r>
      <w:proofErr w:type="spellStart"/>
      <w:r w:rsidRPr="00B3019D">
        <w:rPr>
          <w:highlight w:val="cyan"/>
        </w:rPr>
        <w:t>Subject_</w:t>
      </w:r>
      <w:proofErr w:type="gramStart"/>
      <w:r w:rsidRPr="00B3019D">
        <w:rPr>
          <w:highlight w:val="cyan"/>
        </w:rPr>
        <w:t>ID</w:t>
      </w:r>
      <w:proofErr w:type="spellEnd"/>
      <w:r w:rsidRPr="00B3019D">
        <w:rPr>
          <w:highlight w:val="cyan"/>
        </w:rPr>
        <w:t>]_</w:t>
      </w:r>
      <w:proofErr w:type="gramEnd"/>
      <w:r w:rsidRPr="00B3019D">
        <w:rPr>
          <w:highlight w:val="cyan"/>
        </w:rPr>
        <w:t>[</w:t>
      </w:r>
      <w:proofErr w:type="spellStart"/>
      <w:r w:rsidRPr="00B3019D">
        <w:rPr>
          <w:highlight w:val="cyan"/>
        </w:rPr>
        <w:t>peptide_sequence</w:t>
      </w:r>
      <w:proofErr w:type="spellEnd"/>
      <w:r w:rsidRPr="00B3019D">
        <w:rPr>
          <w:highlight w:val="cyan"/>
        </w:rPr>
        <w:t>]_isotopes.</w:t>
      </w:r>
    </w:p>
    <w:p w14:paraId="7A20765D" w14:textId="4F481B0B" w:rsidR="000700C3" w:rsidRDefault="00A84B2A" w:rsidP="0080569A">
      <w:r w:rsidRPr="00B3019D">
        <w:rPr>
          <w:highlight w:val="cyan"/>
        </w:rPr>
        <w:t xml:space="preserve">The folder named </w:t>
      </w:r>
      <w:proofErr w:type="spellStart"/>
      <w:r w:rsidRPr="00B3019D">
        <w:rPr>
          <w:highlight w:val="cyan"/>
        </w:rPr>
        <w:t>Graph_Folder_Optimization</w:t>
      </w:r>
      <w:proofErr w:type="spellEnd"/>
      <w:r w:rsidRPr="00B3019D">
        <w:rPr>
          <w:highlight w:val="cyan"/>
        </w:rP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rsidRPr="00B3019D">
        <w:rPr>
          <w:highlight w:val="cyan"/>
        </w:rPr>
        <w:t>Subject_</w:t>
      </w:r>
      <w:proofErr w:type="gramStart"/>
      <w:r w:rsidRPr="00B3019D">
        <w:rPr>
          <w:highlight w:val="cyan"/>
        </w:rPr>
        <w:t>ID</w:t>
      </w:r>
      <w:proofErr w:type="spellEnd"/>
      <w:r w:rsidRPr="00B3019D">
        <w:rPr>
          <w:highlight w:val="cyan"/>
        </w:rPr>
        <w:t>]_</w:t>
      </w:r>
      <w:proofErr w:type="gramEnd"/>
      <w:r w:rsidRPr="00B3019D">
        <w:rPr>
          <w:highlight w:val="cyan"/>
        </w:rPr>
        <w:t>[</w:t>
      </w:r>
      <w:proofErr w:type="spellStart"/>
      <w:r w:rsidRPr="00B3019D">
        <w:rPr>
          <w:highlight w:val="cyan"/>
        </w:rPr>
        <w:t>peptide_sequence</w:t>
      </w:r>
      <w:proofErr w:type="spellEnd"/>
      <w:r w:rsidRPr="00B3019D">
        <w:rPr>
          <w:highlight w:val="cyan"/>
        </w:rPr>
        <w:t>]_</w:t>
      </w:r>
      <w:r w:rsidR="005B1C7F" w:rsidRPr="00B3019D">
        <w:rPr>
          <w:highlight w:val="cyan"/>
        </w:rPr>
        <w:t>optimization</w:t>
      </w:r>
      <w:r w:rsidRPr="00B3019D">
        <w:rPr>
          <w:highlight w:val="cyan"/>
        </w:rP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6" w:name="_Toc183194550"/>
      <w:r w:rsidRPr="00D87F3B">
        <w:rPr>
          <w:sz w:val="28"/>
          <w:szCs w:val="28"/>
        </w:rPr>
        <w:t>Settings</w:t>
      </w:r>
      <w:bookmarkEnd w:id="16"/>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7" w:name="_Toc183194551"/>
      <w:r>
        <w:lastRenderedPageBreak/>
        <w:t>Settings Menu</w:t>
      </w:r>
      <w:bookmarkEnd w:id="17"/>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5938F9B8" w:rsidR="002D7DDC" w:rsidRDefault="00C41AFB" w:rsidP="002D7DDC">
      <w:r w:rsidRPr="00C41AFB">
        <w:rPr>
          <w:noProof/>
        </w:rPr>
        <w:lastRenderedPageBreak/>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5"/>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8"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8"/>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9" w:name="_Toc183194552"/>
      <w:r>
        <w:t>Adjusting Defaults or non-Menu Settings</w:t>
      </w:r>
      <w:bookmarkEnd w:id="19"/>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20" w:name="_Toc183194553"/>
      <w:proofErr w:type="spellStart"/>
      <w:r w:rsidRPr="00B856B2">
        <w:rPr>
          <w:b/>
          <w:sz w:val="28"/>
        </w:rPr>
        <w:t>Guide_</w:t>
      </w:r>
      <w:proofErr w:type="gramStart"/>
      <w:r w:rsidRPr="00B856B2">
        <w:rPr>
          <w:b/>
          <w:sz w:val="28"/>
        </w:rPr>
        <w:t>settings.yaml</w:t>
      </w:r>
      <w:bookmarkEnd w:id="20"/>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1" w:name="_Toc183194554"/>
      <w:proofErr w:type="spellStart"/>
      <w:r w:rsidRPr="00B856B2">
        <w:rPr>
          <w:b/>
          <w:sz w:val="32"/>
        </w:rPr>
        <w:t>Settings.yaml</w:t>
      </w:r>
      <w:bookmarkEnd w:id="21"/>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12E6C"/>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3D3AAE"/>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5616A"/>
    <w:rsid w:val="006732CA"/>
    <w:rsid w:val="00681AD6"/>
    <w:rsid w:val="006A2633"/>
    <w:rsid w:val="006A528D"/>
    <w:rsid w:val="006C15B3"/>
    <w:rsid w:val="006C639E"/>
    <w:rsid w:val="00705120"/>
    <w:rsid w:val="0072117E"/>
    <w:rsid w:val="00722B4C"/>
    <w:rsid w:val="00726CD0"/>
    <w:rsid w:val="0074383E"/>
    <w:rsid w:val="00743EDA"/>
    <w:rsid w:val="007477EE"/>
    <w:rsid w:val="00750E98"/>
    <w:rsid w:val="007914B2"/>
    <w:rsid w:val="00793E71"/>
    <w:rsid w:val="007945EA"/>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15DBC"/>
    <w:rsid w:val="00C17D7A"/>
    <w:rsid w:val="00C27AA2"/>
    <w:rsid w:val="00C41AFB"/>
    <w:rsid w:val="00C42D49"/>
    <w:rsid w:val="00C52E91"/>
    <w:rsid w:val="00C63F65"/>
    <w:rsid w:val="00C72455"/>
    <w:rsid w:val="00C8305E"/>
    <w:rsid w:val="00C83A3C"/>
    <w:rsid w:val="00CA2A71"/>
    <w:rsid w:val="00CA756B"/>
    <w:rsid w:val="00CA7844"/>
    <w:rsid w:val="00CC4AAF"/>
    <w:rsid w:val="00CD1BD9"/>
    <w:rsid w:val="00CE2BBC"/>
    <w:rsid w:val="00CF660E"/>
    <w:rsid w:val="00D307DE"/>
    <w:rsid w:val="00D42D36"/>
    <w:rsid w:val="00D47831"/>
    <w:rsid w:val="00D7549E"/>
    <w:rsid w:val="00D87F3B"/>
    <w:rsid w:val="00DD5A64"/>
    <w:rsid w:val="00DF0E2F"/>
    <w:rsid w:val="00E30F76"/>
    <w:rsid w:val="00E4720E"/>
    <w:rsid w:val="00E73569"/>
    <w:rsid w:val="00E8428F"/>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StarLicker/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StarLicker/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5F1D0-F119-4188-BD87-B1DE1EAFC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5</TotalTime>
  <Pages>32</Pages>
  <Words>10338</Words>
  <Characters>5893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5</cp:revision>
  <dcterms:created xsi:type="dcterms:W3CDTF">2021-10-26T19:51:00Z</dcterms:created>
  <dcterms:modified xsi:type="dcterms:W3CDTF">2025-01-29T21:33:00Z</dcterms:modified>
</cp:coreProperties>
</file>